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rPr>
          <w:rFonts w:hint="eastAsia"/>
        </w:rPr>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000000">
      <w:pPr>
        <w:pStyle w:val="FirstParagraph"/>
      </w:pPr>
      <w:hyperlink r:id="rId7">
        <w:r w:rsidR="009013F6">
          <w:rPr>
            <w:rStyle w:val="ae"/>
          </w:rPr>
          <w:t>Achuan-2</w:t>
        </w:r>
        <w:r w:rsidR="009013F6">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451D26BD" w14:textId="7085B20E" w:rsidR="00E1645B" w:rsidRDefault="009013F6">
      <w:pPr>
        <w:pStyle w:val="a9"/>
        <w:ind w:left="960" w:firstLine="480"/>
      </w:pPr>
      <w:r>
        <w:t>使用一个工具的最大障碍是「需求不清」，如果不清楚自己的记录需求是什么，那功能越</w:t>
      </w:r>
      <w:r w:rsidR="007F1979">
        <w:rPr>
          <w:rFonts w:hint="eastAsia"/>
        </w:rPr>
        <w:t>s</w:t>
      </w:r>
      <w:r>
        <w:t>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pPr>
        <w:pStyle w:val="a9"/>
        <w:ind w:left="960" w:firstLine="48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B4C2E" w14:textId="77777777" w:rsidR="00C47116" w:rsidRDefault="00C47116">
      <w:pPr>
        <w:spacing w:line="240" w:lineRule="auto"/>
      </w:pPr>
      <w:r>
        <w:separator/>
      </w:r>
    </w:p>
  </w:endnote>
  <w:endnote w:type="continuationSeparator" w:id="0">
    <w:p w14:paraId="6BF00B8B" w14:textId="77777777" w:rsidR="00C47116" w:rsidRDefault="00C471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C6776" w14:textId="77777777" w:rsidR="00C47116" w:rsidRDefault="00C47116">
      <w:r>
        <w:separator/>
      </w:r>
    </w:p>
  </w:footnote>
  <w:footnote w:type="continuationSeparator" w:id="0">
    <w:p w14:paraId="4EE748FB" w14:textId="77777777" w:rsidR="00C47116" w:rsidRDefault="00C471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87D78"/>
    <w:rsid w:val="0017089F"/>
    <w:rsid w:val="002C5429"/>
    <w:rsid w:val="00382843"/>
    <w:rsid w:val="006747B6"/>
    <w:rsid w:val="006B564A"/>
    <w:rsid w:val="007B7F35"/>
    <w:rsid w:val="007F1979"/>
    <w:rsid w:val="008F4924"/>
    <w:rsid w:val="009013F6"/>
    <w:rsid w:val="00970C9D"/>
    <w:rsid w:val="00A14FF3"/>
    <w:rsid w:val="00AF14BC"/>
    <w:rsid w:val="00BB0144"/>
    <w:rsid w:val="00BF6B73"/>
    <w:rsid w:val="00C06AC9"/>
    <w:rsid w:val="00C214C8"/>
    <w:rsid w:val="00C47116"/>
    <w:rsid w:val="00DC0840"/>
    <w:rsid w:val="00E1645B"/>
    <w:rsid w:val="00E5628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AF14BC"/>
    <w:pPr>
      <w:pBdr>
        <w:left w:val="single" w:sz="48" w:space="4" w:color="A6A6A6" w:themeColor="background1" w:themeShade="A6"/>
        <w:right w:val="single" w:sz="48" w:space="4" w:color="A6A6A6" w:themeColor="background1" w:themeShade="A6"/>
      </w:pBdr>
      <w:shd w:val="clear" w:color="auto" w:fill="F2F2F2" w:themeFill="background1" w:themeFillShade="F2"/>
      <w:spacing w:before="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11</Pages>
  <Words>644</Words>
  <Characters>3676</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7</cp:revision>
  <dcterms:created xsi:type="dcterms:W3CDTF">2023-12-15T02:40:00Z</dcterms:created>
  <dcterms:modified xsi:type="dcterms:W3CDTF">2024-02-0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